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6D30BE4" w14:textId="77777777" w:rsidR="00D26438" w:rsidRPr="008A7BDB" w:rsidRDefault="00D26438" w:rsidP="00D26438">
      <w:pPr>
        <w:rPr>
          <w:rFonts w:ascii="Calibri" w:hAnsi="Calibri" w:cs="Calibri"/>
          <w:bCs/>
          <w:sz w:val="22"/>
          <w:szCs w:val="22"/>
          <w:lang w:val="en-GB"/>
        </w:rPr>
      </w:pPr>
      <w:r w:rsidRPr="008A7BDB">
        <w:rPr>
          <w:rFonts w:ascii="Calibri" w:hAnsi="Calibri" w:cs="Calibri"/>
          <w:b/>
          <w:sz w:val="22"/>
          <w:szCs w:val="22"/>
          <w:lang w:val="en-GB"/>
        </w:rPr>
        <w:t xml:space="preserve">Table 1: </w:t>
      </w:r>
      <w:r w:rsidRPr="008A7BDB">
        <w:rPr>
          <w:rFonts w:ascii="Calibri" w:hAnsi="Calibri" w:cs="Calibri"/>
          <w:bCs/>
          <w:sz w:val="22"/>
          <w:szCs w:val="22"/>
          <w:lang w:val="en-GB"/>
        </w:rPr>
        <w:t>Opportunities to shift the paradigm for MASH diagnoses.</w:t>
      </w:r>
    </w:p>
    <w:tbl>
      <w:tblPr>
        <w:tblStyle w:val="Table"/>
        <w:tblW w:w="0" w:type="auto"/>
        <w:tblInd w:w="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</w:tblBorders>
        <w:tblCellMar>
          <w:left w:w="108" w:type="dxa"/>
          <w:right w:w="108" w:type="dxa"/>
        </w:tblCellMar>
        <w:tblLook w:val="04A0" w:firstRow="1" w:lastRow="0" w:firstColumn="1" w:lastColumn="0" w:noHBand="0" w:noVBand="1"/>
      </w:tblPr>
      <w:tblGrid>
        <w:gridCol w:w="1838"/>
        <w:gridCol w:w="3544"/>
        <w:gridCol w:w="3678"/>
      </w:tblGrid>
      <w:tr w:rsidR="00D26438" w:rsidRPr="008A7BDB" w14:paraId="6FEF9813" w14:textId="77777777" w:rsidTr="00F20699">
        <w:tc>
          <w:tcPr>
            <w:tcW w:w="1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97BE6E5" w14:textId="77777777" w:rsidR="00D26438" w:rsidRPr="008A7BDB" w:rsidRDefault="00D26438" w:rsidP="00F20699">
            <w:pPr>
              <w:rPr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Domain</w:t>
            </w:r>
          </w:p>
        </w:tc>
        <w:tc>
          <w:tcPr>
            <w:tcW w:w="35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155BA74" w14:textId="77777777" w:rsidR="00D26438" w:rsidRPr="008A7BDB" w:rsidRDefault="00D26438" w:rsidP="00F20699">
            <w:pPr>
              <w:rPr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2017-2023 paradigm</w:t>
            </w:r>
          </w:p>
        </w:tc>
        <w:tc>
          <w:tcPr>
            <w:tcW w:w="3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0DED71F" w14:textId="77777777" w:rsidR="00D26438" w:rsidRPr="008A7BDB" w:rsidRDefault="00D26438" w:rsidP="00F20699">
            <w:pPr>
              <w:rPr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2025-2030 paradigm</w:t>
            </w:r>
          </w:p>
        </w:tc>
      </w:tr>
      <w:tr w:rsidR="00D26438" w:rsidRPr="008A7BDB" w14:paraId="658146DA" w14:textId="77777777" w:rsidTr="00F20699">
        <w:tc>
          <w:tcPr>
            <w:tcW w:w="1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5AA0C9C" w14:textId="77777777" w:rsidR="00D26438" w:rsidRPr="008A7BDB" w:rsidRDefault="00D26438" w:rsidP="00F20699">
            <w:pPr>
              <w:rPr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MASH diagnostic tools</w:t>
            </w:r>
          </w:p>
        </w:tc>
        <w:tc>
          <w:tcPr>
            <w:tcW w:w="35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7B29250" w14:textId="77777777" w:rsidR="00D26438" w:rsidRPr="008A7BDB" w:rsidRDefault="00D26438" w:rsidP="00F20699">
            <w:pPr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>Focused efforts to find efficient and effective non-invasive diagnostic tools; continued reliance on liver biopsy.</w:t>
            </w:r>
          </w:p>
        </w:tc>
        <w:tc>
          <w:tcPr>
            <w:tcW w:w="3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A3F882" w14:textId="77777777" w:rsidR="00D26438" w:rsidRPr="008A7BDB" w:rsidRDefault="00D26438" w:rsidP="00F20699">
            <w:pPr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 xml:space="preserve">Widening array of efficient and effective non-invasive tests, widely available within different healthcare settings. Clear referral pathways, that recommend the appropriate use of NITs, including sequential and repeat testing  over time. </w:t>
            </w:r>
          </w:p>
        </w:tc>
      </w:tr>
      <w:tr w:rsidR="00D26438" w:rsidRPr="008A7BDB" w14:paraId="20132264" w14:textId="77777777" w:rsidTr="00F20699">
        <w:tc>
          <w:tcPr>
            <w:tcW w:w="1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87F8CE" w14:textId="77777777" w:rsidR="00D26438" w:rsidRPr="008A7BDB" w:rsidRDefault="00D26438" w:rsidP="00F20699">
            <w:pPr>
              <w:rPr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Recognition and awareness of MASH as a public health threat</w:t>
            </w:r>
          </w:p>
        </w:tc>
        <w:tc>
          <w:tcPr>
            <w:tcW w:w="35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A60C7FC" w14:textId="77777777" w:rsidR="00D26438" w:rsidRPr="008A7BDB" w:rsidRDefault="00D26438" w:rsidP="00F20699">
            <w:pPr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>Low awareness within the broader medical community and among at-risk persons of the importance of a timely MASH (formerly NASH) diagnosis for patient outcomes.</w:t>
            </w:r>
          </w:p>
        </w:tc>
        <w:tc>
          <w:tcPr>
            <w:tcW w:w="3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E4DD86" w14:textId="77777777" w:rsidR="00D26438" w:rsidRPr="008A7BDB" w:rsidRDefault="00D26438" w:rsidP="00F20699">
            <w:pPr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>Growing recognition of the hepatic and extra-hepatic consequences of MASH, and inclusion of MASLD/MASH in WHO action plan and strategies for other non-communicable diseases.</w:t>
            </w:r>
          </w:p>
        </w:tc>
      </w:tr>
      <w:tr w:rsidR="00D26438" w:rsidRPr="008A7BDB" w14:paraId="694DE739" w14:textId="77777777" w:rsidTr="00F20699">
        <w:tc>
          <w:tcPr>
            <w:tcW w:w="1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91B1F76" w14:textId="77777777" w:rsidR="00D26438" w:rsidRPr="008A7BDB" w:rsidRDefault="00D26438" w:rsidP="00F20699">
            <w:pPr>
              <w:rPr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Care pathways</w:t>
            </w:r>
          </w:p>
        </w:tc>
        <w:tc>
          <w:tcPr>
            <w:tcW w:w="35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092B022" w14:textId="77777777" w:rsidR="00D26438" w:rsidRPr="008A7BDB" w:rsidRDefault="00D26438" w:rsidP="00F20699">
            <w:pPr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>Absent or unclearly defined care pathways within health systems inhibits the efficient movement/referral of people living with MASH between providers and services.</w:t>
            </w:r>
          </w:p>
        </w:tc>
        <w:tc>
          <w:tcPr>
            <w:tcW w:w="3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7BE004" w14:textId="77777777" w:rsidR="00D26438" w:rsidRPr="008A7BDB" w:rsidRDefault="00D26438" w:rsidP="00F20699">
            <w:pPr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 xml:space="preserve">Well-defined care pathways are in place in a growing number of health systems, often supported by digital tools and peers, helping to efficiently link people living with MASH to multidisciplinary care. </w:t>
            </w:r>
          </w:p>
        </w:tc>
      </w:tr>
      <w:tr w:rsidR="00D26438" w:rsidRPr="008A7BDB" w14:paraId="62E3A3F3" w14:textId="77777777" w:rsidTr="00F20699">
        <w:tc>
          <w:tcPr>
            <w:tcW w:w="1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AC5384" w14:textId="77777777" w:rsidR="00D26438" w:rsidRPr="008A7BDB" w:rsidRDefault="00D26438" w:rsidP="00F20699">
            <w:pPr>
              <w:rPr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 xml:space="preserve">Health system policies </w:t>
            </w:r>
          </w:p>
        </w:tc>
        <w:tc>
          <w:tcPr>
            <w:tcW w:w="35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A0CD8AE" w14:textId="77777777" w:rsidR="00D26438" w:rsidRPr="008A7BDB" w:rsidRDefault="00D26438" w:rsidP="00F20699">
            <w:pPr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 xml:space="preserve">A near total lack of national healthcare plans and policies on MASLD and MASH even as a part of other plans, such as for diabetes or obesity. </w:t>
            </w:r>
          </w:p>
        </w:tc>
        <w:tc>
          <w:tcPr>
            <w:tcW w:w="3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9E14A13" w14:textId="77777777" w:rsidR="00D26438" w:rsidRPr="008A7BDB" w:rsidRDefault="00D26438" w:rsidP="00F20699">
            <w:pPr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>MASH policies and strategies in place in nearly all countries, and within regional and global normative guidance such as from the World Health Organization.</w:t>
            </w:r>
          </w:p>
        </w:tc>
      </w:tr>
      <w:tr w:rsidR="00D26438" w:rsidRPr="008A7BDB" w14:paraId="7543F7B8" w14:textId="77777777" w:rsidTr="00F20699">
        <w:tc>
          <w:tcPr>
            <w:tcW w:w="1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2159471" w14:textId="77777777" w:rsidR="00D26438" w:rsidRPr="008A7BDB" w:rsidRDefault="00D26438" w:rsidP="00F20699">
            <w:pPr>
              <w:rPr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Reimbursement policies</w:t>
            </w:r>
          </w:p>
        </w:tc>
        <w:tc>
          <w:tcPr>
            <w:tcW w:w="35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0EC93DC" w14:textId="77777777" w:rsidR="00D26438" w:rsidRPr="008A7BDB" w:rsidRDefault="00D26438" w:rsidP="00F20699">
            <w:pPr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 xml:space="preserve">Reimbursement of liver function tests within primary and secondary care broadly increasing, but not across all biomarker and imaging-based types; inconsistent reimbursement for treatment, including non-pharmaceutical interventions. </w:t>
            </w:r>
          </w:p>
        </w:tc>
        <w:tc>
          <w:tcPr>
            <w:tcW w:w="3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F12C79" w14:textId="77777777" w:rsidR="00D26438" w:rsidRPr="008A7BDB" w:rsidRDefault="00D26438" w:rsidP="00F20699">
            <w:pPr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>Improving clarity over reimbursed diagnostic tests, especially in primary care and non-hepatology/gastroenterology settings. Greater emphasis on defining reimbursement policies for non-pharmacological treatments (including digital therapies) and novel MASH treatments.</w:t>
            </w:r>
          </w:p>
        </w:tc>
      </w:tr>
      <w:tr w:rsidR="00D26438" w:rsidRPr="008A7BDB" w14:paraId="1CAA42C5" w14:textId="77777777" w:rsidTr="00F20699">
        <w:tc>
          <w:tcPr>
            <w:tcW w:w="1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833EE9" w14:textId="77777777" w:rsidR="00D26438" w:rsidRPr="008A7BDB" w:rsidRDefault="00D26438" w:rsidP="00F20699">
            <w:pPr>
              <w:rPr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MASH therapies</w:t>
            </w:r>
          </w:p>
        </w:tc>
        <w:tc>
          <w:tcPr>
            <w:tcW w:w="35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5114E3C" w14:textId="77777777" w:rsidR="00D26438" w:rsidRPr="008A7BDB" w:rsidRDefault="00D26438" w:rsidP="00F20699">
            <w:pPr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>No approved, effective pharmacological treatment options with numerous failed late-stage drug trials; low or no implementation of non-pharmaceutical interventions.</w:t>
            </w:r>
          </w:p>
        </w:tc>
        <w:tc>
          <w:tcPr>
            <w:tcW w:w="3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3F30242" w14:textId="77777777" w:rsidR="00D26438" w:rsidRPr="008A7BDB" w:rsidRDefault="00D26438" w:rsidP="00F20699">
            <w:pPr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 xml:space="preserve">Increasing number of therapeutic options, including the first US </w:t>
            </w:r>
            <w:r w:rsidRPr="008A7BDB">
              <w:rPr>
                <w:rFonts w:ascii="Calibri" w:hAnsi="Calibri" w:cs="Calibri"/>
                <w:bCs/>
                <w:sz w:val="22"/>
                <w:szCs w:val="22"/>
                <w:lang w:val="en-GB"/>
              </w:rPr>
              <w:t>Food and Drug Administration</w:t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approved drug for MASH treatment. </w:t>
            </w:r>
            <w:r>
              <w:rPr>
                <w:rFonts w:ascii="Calibri" w:hAnsi="Calibri" w:cs="Calibri"/>
                <w:sz w:val="22"/>
                <w:szCs w:val="22"/>
                <w:lang w:val="en-GB"/>
              </w:rPr>
              <w:t>I</w:t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>n 2024 and new weight-loss drugs with a beneficial impact on MASH, for which we expect approval within a year, along with digital non-pharmacological therapeutics playing an important role.</w:t>
            </w:r>
          </w:p>
        </w:tc>
      </w:tr>
      <w:tr w:rsidR="00D26438" w:rsidRPr="008A7BDB" w14:paraId="43819614" w14:textId="77777777" w:rsidTr="00F20699">
        <w:tc>
          <w:tcPr>
            <w:tcW w:w="1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D03A29" w14:textId="77777777" w:rsidR="00D26438" w:rsidRPr="008A7BDB" w:rsidRDefault="00D26438" w:rsidP="00F20699">
            <w:pPr>
              <w:rPr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Diagnostic rate</w:t>
            </w:r>
          </w:p>
        </w:tc>
        <w:tc>
          <w:tcPr>
            <w:tcW w:w="35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1541262" w14:textId="77777777" w:rsidR="00D26438" w:rsidRPr="008A7BDB" w:rsidRDefault="00D26438" w:rsidP="00F20699">
            <w:pPr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>Inconsistent emphasis on early-stage, broadly applied liver-function testing, with Scotland,</w:t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>
                <w:fldData xml:space="preserve">PEVuZE5vdGU+PENpdGU+PEF1dGhvcj5EaWxsb248L0F1dGhvcj48WWVhcj4yMDE5PC9ZZWFyPjxS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</w:fldData>
              </w:fldChar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</w:instrText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>
                <w:fldData xml:space="preserve">PEVuZE5vdGU+PENpdGU+PEF1dGhvcj5EaWxsb248L0F1dGhvcj48WWVhcj4yMDE5PC9ZZWFyPjxS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</w:fldData>
              </w:fldChar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.DATA </w:instrText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8A7BDB">
              <w:rPr>
                <w:rFonts w:ascii="Calibri" w:hAnsi="Calibri" w:cs="Calibri"/>
                <w:noProof/>
                <w:sz w:val="22"/>
                <w:szCs w:val="22"/>
                <w:vertAlign w:val="superscript"/>
                <w:lang w:val="en-GB"/>
              </w:rPr>
              <w:t>28</w:t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and specific sites in Hong Kong, Malaysia,</w:t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>
                <w:fldData xml:space="preserve">PEVuZE5vdGU+PENpdGU+PEF1dGhvcj5EaWxsb248L0F1dGhvcj48WWVhcj4yMDE5PC9ZZWFyPjxS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=
</w:fldData>
              </w:fldChar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</w:instrText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>
                <w:fldData xml:space="preserve">PEVuZE5vdGU+PENpdGU+PEF1dGhvcj5EaWxsb248L0F1dGhvcj48WWVhcj4yMDE5PC9ZZWFyPjxS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=
</w:fldData>
              </w:fldChar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.DATA </w:instrText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8A7BDB">
              <w:rPr>
                <w:rFonts w:ascii="Calibri" w:hAnsi="Calibri" w:cs="Calibri"/>
                <w:noProof/>
                <w:sz w:val="22"/>
                <w:szCs w:val="22"/>
                <w:vertAlign w:val="superscript"/>
                <w:lang w:val="en-GB"/>
              </w:rPr>
              <w:t>28,29</w:t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and Camden and Islington (UK)</w:t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Srivastava&lt;/Author&gt;&lt;Year&gt;2019&lt;/Year&gt;&lt;RecNum&gt;70&lt;/RecNum&gt;&lt;DisplayText&gt;&lt;style face="superscript"&gt;65&lt;/style&gt;&lt;/DisplayText&gt;&lt;record&gt;&lt;rec-number&gt;70&lt;/rec-number&gt;&lt;foreign-keys&gt;&lt;key app="EN" db-id="s0fsrfpv4apedyerxw6paz0vae5te05pvxtz" timestamp="1720121708"&gt;70&lt;/key&gt;&lt;/foreign-keys&gt;&lt;ref-type name="Journal Article"&gt;17&lt;/ref-type&gt;&lt;contributors&gt;&lt;authors&gt;&lt;author&gt;Srivastava, Ankur&lt;/author&gt;&lt;author&gt;Gailer, Ruth&lt;/author&gt;&lt;author&gt;Tanwar, Sudeep&lt;/author&gt;&lt;author&gt;Trembling, Paul&lt;/author&gt;&lt;author&gt;Parkes, Julie&lt;/author&gt;&lt;author&gt;Rodger, Alison&lt;/author&gt;&lt;author&gt;Suri, Deepak&lt;/author&gt;&lt;author&gt;Thorburn, Douglas&lt;/author&gt;&lt;author&gt;Sennett, Karen&lt;/author&gt;&lt;author&gt;Morgan, Sarah&lt;/author&gt;&lt;author&gt;Tsochatzis, Emmanuel A.&lt;/author&gt;&lt;author&gt;Rosenberg, William&lt;/author&gt;&lt;/authors&gt;&lt;/contributors&gt;&lt;titles&gt;&lt;title&gt;Prospective evaluation of a primary care referral pathway for patients with non-alcoholic fatty liver disease&lt;/title&gt;&lt;secondary-title&gt;Journal of Hepatology&lt;/secondary-title&gt;&lt;/titles&gt;&lt;periodical&gt;&lt;full-title&gt;Journal of Hepatology&lt;/full-title&gt;&lt;/periodical&gt;&lt;pages&gt;371-378&lt;/pages&gt;&lt;volume&gt;71&lt;/volume&gt;&lt;number&gt;2&lt;/number&gt;&lt;dates&gt;&lt;year&gt;2019&lt;/year&gt;&lt;/dates&gt;&lt;publisher&gt;Elsevier&lt;/publisher&gt;&lt;isbn&gt;0168-8278&lt;/isbn&gt;&lt;urls&gt;&lt;related-urls&gt;&lt;url&gt;https://doi.org/10.1016/j.jhep.2019.03.033&lt;/url&gt;&lt;/related-urls&gt;&lt;/urls&gt;&lt;electronic-resource-num&gt;10.1016/j.jhep.2019.03.033&lt;/electronic-resource-num&gt;&lt;access-date&gt;2024/07/04&lt;/access-date&gt;&lt;/record&gt;&lt;/Cite&gt;&lt;/EndNote&gt;</w:instrText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8A7BDB">
              <w:rPr>
                <w:rFonts w:ascii="Calibri" w:hAnsi="Calibri" w:cs="Calibri"/>
                <w:noProof/>
                <w:sz w:val="22"/>
                <w:szCs w:val="22"/>
                <w:vertAlign w:val="superscript"/>
                <w:lang w:val="en-GB"/>
              </w:rPr>
              <w:t>65</w:t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 examples of the contrary. </w:t>
            </w:r>
          </w:p>
        </w:tc>
        <w:tc>
          <w:tcPr>
            <w:tcW w:w="3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1520B21" w14:textId="77777777" w:rsidR="00D26438" w:rsidRPr="008A7BDB" w:rsidRDefault="00D26438" w:rsidP="00F20699">
            <w:pPr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>Greater emphasis in many health systems for early-stage, broadly applied diagnoses, leading to increased diagnosis rates of MASLD, MASH and at-risk MASH and related extra-hepatic conditions.</w:t>
            </w:r>
          </w:p>
        </w:tc>
      </w:tr>
      <w:tr w:rsidR="00D26438" w:rsidRPr="008A7BDB" w14:paraId="482B3746" w14:textId="77777777" w:rsidTr="00F20699">
        <w:tc>
          <w:tcPr>
            <w:tcW w:w="1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D6753BC" w14:textId="77777777" w:rsidR="00D26438" w:rsidRPr="008A7BDB" w:rsidRDefault="00D26438" w:rsidP="00F20699">
            <w:pPr>
              <w:rPr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lastRenderedPageBreak/>
              <w:t>Prevention</w:t>
            </w:r>
          </w:p>
        </w:tc>
        <w:tc>
          <w:tcPr>
            <w:tcW w:w="35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0429C3" w14:textId="77777777" w:rsidR="00D26438" w:rsidRPr="008A7BDB" w:rsidRDefault="00D26438" w:rsidP="00F20699">
            <w:pPr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 xml:space="preserve">Little focus on early-stage prevention (i.e. people with &lt;F2) in healthcare settings, with attention given to the identification and management of advanced disease. </w:t>
            </w:r>
          </w:p>
        </w:tc>
        <w:tc>
          <w:tcPr>
            <w:tcW w:w="3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AC30F35" w14:textId="77777777" w:rsidR="00D26438" w:rsidRPr="008A7BDB" w:rsidRDefault="00D26438" w:rsidP="00F20699">
            <w:pPr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8A7BDB">
              <w:rPr>
                <w:rFonts w:ascii="Calibri" w:hAnsi="Calibri" w:cs="Calibri"/>
                <w:sz w:val="22"/>
                <w:szCs w:val="22"/>
                <w:lang w:val="en-GB"/>
              </w:rPr>
              <w:t>Increasingly efficient diagnostics and care models facilitate a shift to early-stage intervention in health systems and the community around the world.</w:t>
            </w:r>
          </w:p>
        </w:tc>
      </w:tr>
    </w:tbl>
    <w:p w14:paraId="3CF45C29" w14:textId="77777777" w:rsidR="00D26438" w:rsidRPr="008A7BDB" w:rsidRDefault="00D26438" w:rsidP="00D26438">
      <w:pPr>
        <w:rPr>
          <w:rFonts w:ascii="Calibri" w:hAnsi="Calibri" w:cs="Calibri"/>
          <w:bCs/>
          <w:sz w:val="22"/>
          <w:szCs w:val="22"/>
          <w:lang w:val="en-GB"/>
        </w:rPr>
      </w:pPr>
      <w:r w:rsidRPr="008A7BDB">
        <w:rPr>
          <w:rFonts w:ascii="Calibri" w:hAnsi="Calibri" w:cs="Calibri"/>
          <w:bCs/>
          <w:i/>
          <w:iCs/>
          <w:sz w:val="22"/>
          <w:szCs w:val="22"/>
          <w:lang w:val="en-GB"/>
        </w:rPr>
        <w:t xml:space="preserve">Abbreviations: </w:t>
      </w:r>
      <w:r w:rsidRPr="008A7BDB">
        <w:rPr>
          <w:rFonts w:ascii="Calibri" w:hAnsi="Calibri" w:cs="Calibri"/>
          <w:bCs/>
          <w:sz w:val="22"/>
          <w:szCs w:val="22"/>
          <w:lang w:val="en-GB"/>
        </w:rPr>
        <w:t xml:space="preserve">MASH, </w:t>
      </w:r>
      <w:r w:rsidRPr="008A7BDB">
        <w:rPr>
          <w:rFonts w:ascii="Calibri" w:hAnsi="Calibri" w:cs="Calibri"/>
          <w:color w:val="000000"/>
          <w:sz w:val="22"/>
          <w:lang w:val="en-GB"/>
        </w:rPr>
        <w:t>metabolic dysfunction-associated steatohepatitis</w:t>
      </w:r>
      <w:r w:rsidRPr="008A7BDB">
        <w:rPr>
          <w:rFonts w:ascii="Calibri" w:hAnsi="Calibri" w:cs="Calibri"/>
          <w:bCs/>
          <w:sz w:val="22"/>
          <w:szCs w:val="22"/>
          <w:lang w:val="en-GB"/>
        </w:rPr>
        <w:t xml:space="preserve">; MASLD, </w:t>
      </w:r>
      <w:r w:rsidRPr="008A7BDB">
        <w:rPr>
          <w:rFonts w:ascii="Calibri" w:hAnsi="Calibri" w:cs="Calibri"/>
          <w:color w:val="000000"/>
          <w:sz w:val="22"/>
          <w:lang w:val="en-GB"/>
        </w:rPr>
        <w:t>metabolic dysfunction-associated steatotic liver disease</w:t>
      </w:r>
      <w:r w:rsidRPr="008A7BDB">
        <w:rPr>
          <w:rFonts w:ascii="Calibri" w:hAnsi="Calibri" w:cs="Calibri"/>
          <w:bCs/>
          <w:sz w:val="22"/>
          <w:szCs w:val="22"/>
          <w:lang w:val="en-GB"/>
        </w:rPr>
        <w:t>.</w:t>
      </w:r>
    </w:p>
    <w:p w14:paraId="52DC9E78" w14:textId="77777777" w:rsidR="00EF7C9F" w:rsidRPr="00D26438" w:rsidRDefault="00EF7C9F">
      <w:pPr>
        <w:rPr>
          <w:lang w:val="en-GB"/>
        </w:rPr>
      </w:pPr>
    </w:p>
    <w:sectPr w:rsidR="00EF7C9F" w:rsidRPr="00D26438" w:rsidSect="00D26438">
      <w:footerReference w:type="default" r:id="rId6"/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BE6E605" w14:textId="77777777" w:rsidR="00526EFB" w:rsidRDefault="00526EFB">
      <w:r>
        <w:separator/>
      </w:r>
    </w:p>
  </w:endnote>
  <w:endnote w:type="continuationSeparator" w:id="0">
    <w:p w14:paraId="657D254F" w14:textId="77777777" w:rsidR="00526EFB" w:rsidRDefault="00526EF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58061AC" w14:textId="77777777" w:rsidR="004D37B7" w:rsidRPr="00747F2B" w:rsidRDefault="00526EFB">
    <w:pPr>
      <w:pStyle w:val="Footer"/>
      <w:jc w:val="right"/>
      <w:rPr>
        <w:rFonts w:asciiTheme="minorHAnsi" w:hAnsiTheme="minorHAnsi" w:cstheme="minorHAnsi"/>
        <w:sz w:val="22"/>
        <w:szCs w:val="22"/>
      </w:rPr>
    </w:pPr>
    <w:r w:rsidRPr="00747F2B">
      <w:rPr>
        <w:rFonts w:asciiTheme="minorHAnsi" w:hAnsiTheme="minorHAnsi" w:cstheme="minorHAnsi"/>
        <w:sz w:val="22"/>
        <w:szCs w:val="22"/>
        <w:lang w:val="es-ES"/>
      </w:rPr>
      <w:fldChar w:fldCharType="begin"/>
    </w:r>
    <w:r w:rsidRPr="00747F2B">
      <w:rPr>
        <w:rFonts w:asciiTheme="minorHAnsi" w:hAnsiTheme="minorHAnsi" w:cstheme="minorHAnsi"/>
        <w:sz w:val="22"/>
        <w:szCs w:val="22"/>
        <w:lang w:val="es-ES"/>
      </w:rPr>
      <w:instrText xml:space="preserve"> PAGE   \* MERGEFORMAT </w:instrText>
    </w:r>
    <w:r w:rsidRPr="00747F2B">
      <w:rPr>
        <w:rFonts w:asciiTheme="minorHAnsi" w:hAnsiTheme="minorHAnsi" w:cstheme="minorHAnsi"/>
        <w:sz w:val="22"/>
        <w:szCs w:val="22"/>
        <w:lang w:val="es-ES"/>
      </w:rPr>
      <w:fldChar w:fldCharType="separate"/>
    </w:r>
    <w:r w:rsidRPr="00747F2B">
      <w:rPr>
        <w:rFonts w:asciiTheme="minorHAnsi" w:hAnsiTheme="minorHAnsi" w:cstheme="minorHAnsi"/>
        <w:noProof/>
        <w:sz w:val="22"/>
        <w:szCs w:val="22"/>
        <w:lang w:val="es-ES"/>
      </w:rPr>
      <w:t>1</w:t>
    </w:r>
    <w:r w:rsidRPr="00747F2B">
      <w:rPr>
        <w:rFonts w:asciiTheme="minorHAnsi" w:hAnsiTheme="minorHAnsi" w:cstheme="minorHAnsi"/>
        <w:sz w:val="22"/>
        <w:szCs w:val="22"/>
        <w:lang w:val="es-ES"/>
      </w:rPr>
      <w:fldChar w:fldCharType="end"/>
    </w:r>
  </w:p>
  <w:p w14:paraId="292FAF9E" w14:textId="77777777" w:rsidR="004D37B7" w:rsidRDefault="004D37B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5765839" w14:textId="77777777" w:rsidR="00526EFB" w:rsidRDefault="00526EFB">
      <w:r>
        <w:separator/>
      </w:r>
    </w:p>
  </w:footnote>
  <w:footnote w:type="continuationSeparator" w:id="0">
    <w:p w14:paraId="521CBF71" w14:textId="77777777" w:rsidR="00526EFB" w:rsidRDefault="00526EF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26438"/>
    <w:rsid w:val="002015CC"/>
    <w:rsid w:val="002279A8"/>
    <w:rsid w:val="0036381A"/>
    <w:rsid w:val="004D37B7"/>
    <w:rsid w:val="00526EFB"/>
    <w:rsid w:val="00A448D2"/>
    <w:rsid w:val="00C32EBC"/>
    <w:rsid w:val="00D26438"/>
    <w:rsid w:val="00E952E3"/>
    <w:rsid w:val="00EF7C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AEB1D38"/>
  <w15:chartTrackingRefBased/>
  <w15:docId w15:val="{CB4CEF47-C04A-9942-B587-C630E23A35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26438"/>
    <w:rPr>
      <w:rFonts w:ascii="Times New Roman" w:eastAsia="Times New Roman" w:hAnsi="Times New Roman" w:cs="Times New Roman"/>
      <w:kern w:val="0"/>
      <w:szCs w:val="20"/>
      <w:lang w:val="fr-FR" w:eastAsia="fr-FR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D2643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eastAsia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2643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eastAsia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26438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:lang w:eastAsia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26438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:szCs w:val="24"/>
      <w:lang w:eastAsia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26438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:szCs w:val="24"/>
      <w:lang w:eastAsia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26438"/>
    <w:pPr>
      <w:keepNext/>
      <w:keepLines/>
      <w:spacing w:before="4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szCs w:val="24"/>
      <w:lang w:eastAsia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26438"/>
    <w:pPr>
      <w:keepNext/>
      <w:keepLines/>
      <w:spacing w:before="40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szCs w:val="24"/>
      <w:lang w:eastAsia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26438"/>
    <w:pPr>
      <w:keepNext/>
      <w:keepLines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szCs w:val="24"/>
      <w:lang w:eastAsia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26438"/>
    <w:pPr>
      <w:keepNext/>
      <w:keepLines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szCs w:val="24"/>
      <w:lang w:eastAsia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2643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2643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2643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2643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2643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2643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2643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2643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2643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26438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D2643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26438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eastAsia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D2643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26438"/>
    <w:pPr>
      <w:spacing w:before="160" w:after="160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kern w:val="2"/>
      <w:szCs w:val="24"/>
      <w:lang w:eastAsia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D2643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26438"/>
    <w:pPr>
      <w:ind w:left="720"/>
      <w:contextualSpacing/>
    </w:pPr>
    <w:rPr>
      <w:rFonts w:asciiTheme="minorHAnsi" w:eastAsiaTheme="minorHAnsi" w:hAnsiTheme="minorHAnsi" w:cstheme="minorBidi"/>
      <w:kern w:val="2"/>
      <w:szCs w:val="24"/>
      <w:lang w:eastAsia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D2643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2643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kern w:val="2"/>
      <w:szCs w:val="24"/>
      <w:lang w:eastAsia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2643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26438"/>
    <w:rPr>
      <w:b/>
      <w:bCs/>
      <w:smallCaps/>
      <w:color w:val="0F4761" w:themeColor="accent1" w:themeShade="BF"/>
      <w:spacing w:val="5"/>
    </w:rPr>
  </w:style>
  <w:style w:type="table" w:customStyle="1" w:styleId="Table">
    <w:name w:val="Table"/>
    <w:qFormat/>
    <w:rsid w:val="00D26438"/>
    <w:rPr>
      <w:rFonts w:ascii="Times New Roman" w:eastAsia="Times New Roman" w:hAnsi="Times New Roman" w:cs="Times New Roman"/>
      <w:kern w:val="0"/>
      <w:sz w:val="20"/>
      <w:szCs w:val="20"/>
      <w:lang w:val="fr-FR" w:eastAsia="fr-FR"/>
      <w14:ligatures w14:val="none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Footer">
    <w:name w:val="footer"/>
    <w:basedOn w:val="Normal"/>
    <w:link w:val="FooterChar"/>
    <w:qFormat/>
    <w:rsid w:val="00D26438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rsid w:val="00D26438"/>
    <w:rPr>
      <w:rFonts w:ascii="Times New Roman" w:eastAsia="Times New Roman" w:hAnsi="Times New Roman" w:cs="Times New Roman"/>
      <w:kern w:val="0"/>
      <w:szCs w:val="20"/>
      <w:lang w:val="fr-FR" w:eastAsia="fr-FR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748</Words>
  <Characters>4269</Characters>
  <Application>Microsoft Office Word</Application>
  <DocSecurity>4</DocSecurity>
  <Lines>35</Lines>
  <Paragraphs>10</Paragraphs>
  <ScaleCrop>false</ScaleCrop>
  <Company/>
  <LinksUpToDate>false</LinksUpToDate>
  <CharactersWithSpaces>50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ela Villota Rivas</dc:creator>
  <cp:keywords/>
  <dc:description/>
  <cp:lastModifiedBy>Lucinda England</cp:lastModifiedBy>
  <cp:revision>2</cp:revision>
  <dcterms:created xsi:type="dcterms:W3CDTF">2025-04-22T08:15:00Z</dcterms:created>
  <dcterms:modified xsi:type="dcterms:W3CDTF">2025-04-22T08:15:00Z</dcterms:modified>
</cp:coreProperties>
</file>